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316FF5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316FF5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316FF5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2438A099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B75CD59" w14:textId="5300D642" w:rsidR="00932366" w:rsidRDefault="00932366">
      <w:pPr>
        <w:pStyle w:val="Sumrio2"/>
        <w:numPr>
          <w:ilvl w:val="1"/>
          <w:numId w:val="2"/>
        </w:numPr>
      </w:pPr>
      <w:r>
        <w:t>Subprocesso Monitoramento e Controle......................................................................6</w:t>
      </w:r>
    </w:p>
    <w:p w14:paraId="69457AD1" w14:textId="77777777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Sumrio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316FF5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Nmerodepgina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Nmerodepgina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Nmerodepgina"/>
          <w:rFonts w:ascii="Arial" w:hAnsi="Arial"/>
        </w:rPr>
        <w:lastRenderedPageBreak/>
        <w:t xml:space="preserve">Subprocesso Iniciação </w:t>
      </w:r>
      <w:bookmarkEnd w:id="7"/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drawing>
          <wp:inline distT="0" distB="0" distL="0" distR="0" wp14:anchorId="3ACF1512" wp14:editId="663DD394">
            <wp:extent cx="7290502" cy="5061488"/>
            <wp:effectExtent l="0" t="0" r="0" b="6350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97610" cy="5066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drawing>
          <wp:inline distT="0" distB="0" distL="0" distR="0" wp14:anchorId="28492E09" wp14:editId="1A7009A6">
            <wp:extent cx="6221663" cy="4805136"/>
            <wp:effectExtent l="0" t="0" r="1905" b="0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8097" cy="48178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Ttulo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Nmerodepgina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5DC751AF" wp14:editId="45EF9697">
            <wp:extent cx="6983225" cy="5498702"/>
            <wp:effectExtent l="0" t="0" r="1905" b="63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97523" cy="55099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Nmerodepgina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BB5BB3D" w14:textId="77777777" w:rsidR="008D4EB0" w:rsidRPr="00986805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65DD0C18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25D500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02694A81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1C5BE0C0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0BC9EDD6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5CB5EB2E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</w:t>
      </w:r>
    </w:p>
    <w:p w14:paraId="4A0C25A4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F0CEDED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3E1085C6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1AE8CD41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 w14:paraId="701705A9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3E411670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62068BD8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02FD069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355B180C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02B65E47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294B7C12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FE393CF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68AA51CD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9110B00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DDFDD8F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204399A2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5C6997CB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59F12C93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1447D77A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3220F28" w14:textId="77777777" w:rsidR="008D4EB0" w:rsidRPr="00986805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AC2EF8" w14:textId="77777777" w:rsidR="008D4EB0" w:rsidRDefault="008D4EB0" w:rsidP="008D4EB0">
      <w:pPr>
        <w:rPr>
          <w:rFonts w:ascii="Arial" w:eastAsia="Arial" w:hAnsi="Arial" w:cs="Arial"/>
          <w:b/>
          <w:color w:val="000000"/>
          <w:u w:color="000000"/>
          <w:lang w:val="pt-PT" w:eastAsia="pt-BR"/>
        </w:rPr>
      </w:pPr>
      <w:r w:rsidRPr="008D4EB0">
        <w:rPr>
          <w:rFonts w:ascii="Arial" w:eastAsia="Arial" w:hAnsi="Arial" w:cs="Arial"/>
          <w:b/>
          <w:i/>
          <w:iCs/>
          <w:lang w:val="pt-BR"/>
        </w:rPr>
        <w:br w:type="page"/>
      </w:r>
    </w:p>
    <w:p w14:paraId="2492DE33" w14:textId="77777777" w:rsidR="008D4EB0" w:rsidRPr="00986805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lastRenderedPageBreak/>
        <w:t>Iniciação</w:t>
      </w:r>
    </w:p>
    <w:p w14:paraId="316318FA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1C20F7A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4CD8A14C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2DB0C29E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7126F15A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7E05EE3F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4491DE19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2B023E9F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102935ED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806889C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4DB39566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7D7743E4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637479DD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0673ECD4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285136D1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 / PO / Scrum Master</w:t>
      </w:r>
    </w:p>
    <w:p w14:paraId="4EB0B370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Gerente de </w:t>
      </w:r>
      <w:proofErr w:type="gramStart"/>
      <w:r>
        <w:rPr>
          <w:rFonts w:ascii="Arial" w:eastAsia="Arial" w:hAnsi="Arial" w:cs="Arial"/>
          <w:i w:val="0"/>
          <w:iCs w:val="0"/>
          <w:sz w:val="20"/>
          <w:szCs w:val="20"/>
        </w:rPr>
        <w:t>Projeto  /</w:t>
      </w:r>
      <w:proofErr w:type="gramEnd"/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PO / Scrum Master / Cliente</w:t>
      </w:r>
    </w:p>
    <w:p w14:paraId="6BE09C69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D6859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22F8F015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431F0FA0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a definição </w:t>
      </w:r>
      <w:proofErr w:type="gramStart"/>
      <w:r>
        <w:rPr>
          <w:rFonts w:ascii="Arial" w:eastAsia="Arial" w:hAnsi="Arial" w:cs="Arial"/>
          <w:i w:val="0"/>
          <w:iCs w:val="0"/>
          <w:sz w:val="20"/>
          <w:szCs w:val="20"/>
        </w:rPr>
        <w:t>do membros</w:t>
      </w:r>
      <w:proofErr w:type="gramEnd"/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9A7373B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3EFE9E90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4915C2C5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62DDCBD7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71E1F3DC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4552953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521F05EE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0B335ED2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proofErr w:type="gramStart"/>
      <w:r>
        <w:rPr>
          <w:rFonts w:ascii="Arial" w:eastAsia="Arial" w:hAnsi="Arial" w:cs="Arial"/>
          <w:i w:val="0"/>
          <w:iCs w:val="0"/>
          <w:sz w:val="20"/>
          <w:szCs w:val="20"/>
        </w:rPr>
        <w:t>e portanto</w:t>
      </w:r>
      <w:proofErr w:type="gramEnd"/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4CC94C38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617DE772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Termo de Abertura  </w:t>
      </w:r>
    </w:p>
    <w:p w14:paraId="3624D7DB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3E79C56D" w14:textId="77777777" w:rsidR="008D4EB0" w:rsidRDefault="008D4EB0" w:rsidP="008D4EB0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6097AA68" w14:textId="77777777" w:rsidR="008D4EB0" w:rsidRPr="00986805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5714062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54BFB8F5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27622C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proofErr w:type="gramStart"/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  <w:proofErr w:type="gramEnd"/>
    </w:p>
    <w:p w14:paraId="33EE23A7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51DA8633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475B25C6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proofErr w:type="gramStart"/>
      <w:r>
        <w:rPr>
          <w:rFonts w:ascii="Arial" w:eastAsia="Arial" w:hAnsi="Arial" w:cs="Arial"/>
          <w:i w:val="0"/>
          <w:iCs w:val="0"/>
          <w:sz w:val="20"/>
          <w:szCs w:val="20"/>
        </w:rPr>
        <w:t>Entradas:RFP</w:t>
      </w:r>
      <w:proofErr w:type="gramEnd"/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 Documento de Visão </w:t>
      </w:r>
    </w:p>
    <w:p w14:paraId="0EC4EF34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Backlog de Produto  </w:t>
      </w:r>
    </w:p>
    <w:p w14:paraId="3419624D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4CDCF798" w14:textId="77777777" w:rsidR="008D4EB0" w:rsidRDefault="008D4EB0" w:rsidP="008D4EB0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541350F8" w14:textId="77777777" w:rsidR="008D4EB0" w:rsidRDefault="008D4EB0" w:rsidP="008D4EB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4161044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proofErr w:type="gramStart"/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Planejamento</w:t>
      </w:r>
      <w:proofErr w:type="gramEnd"/>
    </w:p>
    <w:p w14:paraId="5D7AAFD5" w14:textId="77777777" w:rsidR="008D4EB0" w:rsidRPr="00986805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riorizar as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46B861E2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A8FFD56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Backlog do Produto </w:t>
      </w:r>
    </w:p>
    <w:p w14:paraId="70F684BC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3C4F1EDA" w14:textId="77777777" w:rsidR="008D4EB0" w:rsidRDefault="008D4EB0" w:rsidP="008D4EB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425F6318" w14:textId="77777777" w:rsidR="008D4EB0" w:rsidRDefault="008D4EB0" w:rsidP="008D4EB0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 / Cliente</w:t>
      </w: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bookmarkStart w:id="12" w:name="_GoBack"/>
      <w:bookmarkEnd w:id="12"/>
    </w:p>
    <w:p w14:paraId="25C1D25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7AF10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321F71C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B5B8F5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0297E0F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79E391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2C0063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25F4F41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41442B95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5FE2CDC4" w14:textId="6F48D32F" w:rsidR="00986805" w:rsidRPr="00986805" w:rsidRDefault="00986805" w:rsidP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77777777" w:rsidR="00D85ABF" w:rsidRPr="00986805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61E06B7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2CDA1A54" w14:textId="0AF1DC4B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7B9CDC1E" w14:textId="26E338CC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7606BC87" w14:textId="1A05A1D8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51E8A26" w14:textId="77777777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Nmerodepgina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41D6087D" w14:textId="77777777" w:rsidR="002C1FE4" w:rsidRDefault="00941501">
      <w:pPr>
        <w:pStyle w:val="Ttulo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Nmerodepgina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Ttulo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Nmerodepgina"/>
          <w:rFonts w:ascii="Arial" w:hAnsi="Arial"/>
        </w:rPr>
        <w:t>Gerente de Configuraçã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Ttulo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Nmerodepgina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Ttulo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Nmerodepgina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Nmerodepgina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Nmerodepgina"/>
          <w:rFonts w:ascii="Arial" w:hAnsi="Arial"/>
          <w:sz w:val="28"/>
          <w:szCs w:val="28"/>
        </w:rPr>
        <w:t>Papé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Nmerodepgina"/>
          <w:rFonts w:ascii="Arial" w:hAnsi="Arial"/>
        </w:rPr>
        <w:lastRenderedPageBreak/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326EA27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Nmerodepgina"/>
          <w:rFonts w:ascii="Arial" w:hAnsi="Arial"/>
        </w:rPr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implementação e codificação de componentes de software que irão compor e integrar o produto.</w:t>
      </w:r>
    </w:p>
    <w:p w14:paraId="116DA926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Nmerodepgina"/>
          <w:rFonts w:ascii="Arial" w:hAnsi="Arial"/>
        </w:rPr>
        <w:t>Engenheiro de 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elicitação, análise e gerenciamento dos requisitos apresentados pelo cliente de modo a atender as suas expectativas.</w:t>
      </w:r>
    </w:p>
    <w:p w14:paraId="6AF2F7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Nmerodepgina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or planejar e executar os procedimentos de testes afim de verificar e validar nã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Nmerodepgina"/>
          <w:rFonts w:ascii="Arial" w:hAnsi="Arial"/>
          <w:sz w:val="28"/>
          <w:szCs w:val="28"/>
        </w:rPr>
        <w:t>Nome da Fá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Nmerodepgina"/>
        </w:rPr>
        <w:t>:</w:t>
      </w:r>
      <w:bookmarkEnd w:id="28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54B651" w14:textId="77777777" w:rsidR="00146852" w:rsidRDefault="00146852">
      <w:r>
        <w:separator/>
      </w:r>
    </w:p>
  </w:endnote>
  <w:endnote w:type="continuationSeparator" w:id="0">
    <w:p w14:paraId="7F237425" w14:textId="77777777" w:rsidR="00146852" w:rsidRDefault="001468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Helvetica Neue">
    <w:altName w:val="Arial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0E75EFCE" w:rsidR="002C1FE4" w:rsidRDefault="00941501">
    <w:pPr>
      <w:pStyle w:val="Rodap"/>
      <w:jc w:val="right"/>
    </w:pPr>
    <w:r>
      <w:fldChar w:fldCharType="begin"/>
    </w:r>
    <w:r>
      <w:instrText xml:space="preserve"> PAGE </w:instrText>
    </w:r>
    <w:r>
      <w:fldChar w:fldCharType="separate"/>
    </w:r>
    <w:r w:rsidR="009D49CF"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06FCEB" w14:textId="77777777" w:rsidR="00146852" w:rsidRDefault="00146852">
      <w:r>
        <w:separator/>
      </w:r>
    </w:p>
  </w:footnote>
  <w:footnote w:type="continuationSeparator" w:id="0">
    <w:p w14:paraId="426B4B61" w14:textId="77777777" w:rsidR="00146852" w:rsidRDefault="0014685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BC66C1"/>
    <w:multiLevelType w:val="hybridMultilevel"/>
    <w:tmpl w:val="C54694D0"/>
    <w:numStyleLink w:val="Bullets"/>
  </w:abstractNum>
  <w:abstractNum w:abstractNumId="5" w15:restartNumberingAfterBreak="0">
    <w:nsid w:val="280214A8"/>
    <w:multiLevelType w:val="hybridMultilevel"/>
    <w:tmpl w:val="093E0F24"/>
    <w:numStyleLink w:val="ImportedStyle2"/>
  </w:abstractNum>
  <w:abstractNum w:abstractNumId="6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45225A44"/>
    <w:multiLevelType w:val="hybridMultilevel"/>
    <w:tmpl w:val="11D8F2F8"/>
    <w:numStyleLink w:val="ImportedStyle4"/>
  </w:abstractNum>
  <w:abstractNum w:abstractNumId="8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65DB3D11"/>
    <w:multiLevelType w:val="hybridMultilevel"/>
    <w:tmpl w:val="D616844A"/>
    <w:numStyleLink w:val="ImportedStyle5"/>
  </w:abstractNum>
  <w:abstractNum w:abstractNumId="10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2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12"/>
  </w:num>
  <w:num w:numId="13">
    <w:abstractNumId w:val="12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2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6"/>
  </w:num>
  <w:num w:numId="16">
    <w:abstractNumId w:val="5"/>
  </w:num>
  <w:num w:numId="17">
    <w:abstractNumId w:val="12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2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8"/>
  </w:num>
  <w:num w:numId="20">
    <w:abstractNumId w:val="2"/>
  </w:num>
  <w:num w:numId="21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1"/>
  </w:num>
  <w:num w:numId="23">
    <w:abstractNumId w:val="7"/>
  </w:num>
  <w:num w:numId="24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"/>
  </w:num>
  <w:num w:numId="30">
    <w:abstractNumId w:val="4"/>
  </w:num>
  <w:num w:numId="31">
    <w:abstractNumId w:val="12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 w:tplc="F7A64236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A0380EEC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DABE2A06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AA668EE2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F64C4BFE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C0A292AA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075CB888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DF123F64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358C204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displayBackgroundShape/>
  <w:activeWritingStyle w:appName="MSWord" w:lang="es-ES_tradnl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pt-PT" w:vendorID="64" w:dllVersion="4096" w:nlCheck="1" w:checkStyle="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05063E"/>
    <w:rsid w:val="00053D25"/>
    <w:rsid w:val="00067E9B"/>
    <w:rsid w:val="00146852"/>
    <w:rsid w:val="001518A7"/>
    <w:rsid w:val="001759E0"/>
    <w:rsid w:val="002261FE"/>
    <w:rsid w:val="002C1FE4"/>
    <w:rsid w:val="00316FF5"/>
    <w:rsid w:val="003203B2"/>
    <w:rsid w:val="0036275A"/>
    <w:rsid w:val="003927AC"/>
    <w:rsid w:val="0046189F"/>
    <w:rsid w:val="00484DD4"/>
    <w:rsid w:val="004E1F2D"/>
    <w:rsid w:val="0075704A"/>
    <w:rsid w:val="007C6F0A"/>
    <w:rsid w:val="00831468"/>
    <w:rsid w:val="008D4EB0"/>
    <w:rsid w:val="008D788F"/>
    <w:rsid w:val="00932366"/>
    <w:rsid w:val="00941501"/>
    <w:rsid w:val="00986805"/>
    <w:rsid w:val="009B008E"/>
    <w:rsid w:val="009D49CF"/>
    <w:rsid w:val="00A12551"/>
    <w:rsid w:val="00AF3B9D"/>
    <w:rsid w:val="00D85ABF"/>
    <w:rsid w:val="00DA165B"/>
    <w:rsid w:val="00E62B5A"/>
    <w:rsid w:val="00E81DDB"/>
    <w:rsid w:val="00EC4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22</Pages>
  <Words>2658</Words>
  <Characters>14355</Characters>
  <Application>Microsoft Office Word</Application>
  <DocSecurity>0</DocSecurity>
  <Lines>119</Lines>
  <Paragraphs>3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25</cp:revision>
  <dcterms:created xsi:type="dcterms:W3CDTF">2019-10-14T12:48:00Z</dcterms:created>
  <dcterms:modified xsi:type="dcterms:W3CDTF">2019-10-16T15:54:00Z</dcterms:modified>
</cp:coreProperties>
</file>